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54F5B7" w14:textId="77777777" w:rsidR="00882AFD" w:rsidRDefault="00882AFD" w:rsidP="00882AFD">
      <w:pPr>
        <w:pStyle w:val="Heading1"/>
        <w:jc w:val="left"/>
        <w:rPr>
          <w:rFonts w:eastAsia="Symbol" w:cs="Times New Roman"/>
          <w:szCs w:val="24"/>
        </w:rPr>
      </w:pPr>
      <w:bookmarkStart w:id="0" w:name="_Toc78876321"/>
    </w:p>
    <w:p w14:paraId="45F8E879" w14:textId="2C9234D0" w:rsidR="00882AFD" w:rsidRDefault="00882AFD" w:rsidP="00882AFD">
      <w:pPr>
        <w:pStyle w:val="Heading1"/>
        <w:rPr>
          <w:rFonts w:eastAsia="Symbol" w:cs="Times New Roman"/>
          <w:szCs w:val="24"/>
        </w:rPr>
      </w:pPr>
      <w:r>
        <w:rPr>
          <w:rFonts w:eastAsia="Symbol" w:cs="Times New Roman"/>
          <w:szCs w:val="24"/>
        </w:rPr>
        <w:t>DAFTAR PUSTAKA</w:t>
      </w:r>
      <w:bookmarkEnd w:id="0"/>
    </w:p>
    <w:p w14:paraId="78FB424B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sz w:val="24"/>
          <w:szCs w:val="24"/>
        </w:rPr>
      </w:pPr>
    </w:p>
    <w:p w14:paraId="5A2B3D5E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l-waili, N. S., Salom, K., &amp; Al-ghamdi, A. A. (201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du untuk Penyembuhan Luka , Bisul , dan Luka Bakar ; Data yang Mendukung Penggunaannya dalam Praktik Klinis</w:t>
      </w:r>
      <w:r>
        <w:rPr>
          <w:rFonts w:ascii="Times New Roman" w:hAnsi="Times New Roman" w:cs="Times New Roman"/>
          <w:noProof/>
          <w:sz w:val="24"/>
          <w:szCs w:val="24"/>
        </w:rPr>
        <w:t>. 766–787.</w:t>
      </w:r>
    </w:p>
    <w:p w14:paraId="47DE1E62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rif. (2017). Pengaruh Madu terhadap Luka Baka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dical Professional Journal Of Lampu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>(5), 71–74.</w:t>
      </w:r>
    </w:p>
    <w:p w14:paraId="2F406A46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Gunawan, N. A. (2017). Madu : Efektivitasnya untuk Perawatan Luka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a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44</w:t>
      </w:r>
      <w:r>
        <w:rPr>
          <w:rFonts w:ascii="Times New Roman" w:hAnsi="Times New Roman" w:cs="Times New Roman"/>
          <w:noProof/>
          <w:sz w:val="24"/>
          <w:szCs w:val="24"/>
        </w:rPr>
        <w:t>(2), 138–142. file:///C:/Users/HP/Downloads/CPD-Madu-Efektivitasnya untuk Perawatan Luka.pdf</w:t>
      </w:r>
    </w:p>
    <w:p w14:paraId="5539BCA5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osseini, S. M., Fekrazad, R., Malekzadeh, H., Farzadinia, P., Hajiani, M., Bedah, D., Gigi, F. K., Ilmu, U., Aja, K., Gigi, F. K., Ilmu, U., Aja, K., Biologi, J., &amp; Fakultas, A. (202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rtikel asli Evaluasi dan perbandingan pengaruh madu , susu dan kombinasi madu-susu pada percobaan yang diinduksi luka bakar derajat dua pada Rabit</w:t>
      </w:r>
      <w:r>
        <w:rPr>
          <w:rFonts w:ascii="Times New Roman" w:hAnsi="Times New Roman" w:cs="Times New Roman"/>
          <w:noProof/>
          <w:sz w:val="24"/>
          <w:szCs w:val="24"/>
        </w:rPr>
        <w:t>. 915–920.</w:t>
      </w:r>
    </w:p>
    <w:p w14:paraId="2306EF25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sumawardhani, A. D., Kalsum, U., &amp; Rini, I. S. (2015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ffect of Betel Leaves Extract Oinment ( Piper betle Linn .) on the Number of Fibroblast in IIA Degree Burn Wound on Rat ( Rattus norvegicus ) Wistar Strain Luka bakar adalah luka pada kulit atau jaringan lain yang disebabkan oleh panas atau terkena rad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, 16–28.</w:t>
      </w:r>
    </w:p>
    <w:p w14:paraId="5C1112D1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arissa, U., Wulan, A. J., &amp; Prabowo, A. Y. (2017). Pengaruh Binahong terhadap Luka Bakar Derajat II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Majorit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>(1), 130–134.</w:t>
      </w:r>
    </w:p>
    <w:p w14:paraId="160BB47E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ister, I. N. E. (n.d.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ingkat Efektivitas Penyembuhan Luka Bakar Derajat IIA dengan Pemberian Madu dan Pemberian Salep Nebacetin pada Tikus Putih ( Rattus Norvegicus )</w:t>
      </w:r>
      <w:r>
        <w:rPr>
          <w:rFonts w:ascii="Times New Roman" w:hAnsi="Times New Roman" w:cs="Times New Roman"/>
          <w:noProof/>
          <w:sz w:val="24"/>
          <w:szCs w:val="24"/>
        </w:rPr>
        <w:t>. 130–134.</w:t>
      </w:r>
    </w:p>
    <w:p w14:paraId="5A181412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iti, &amp; Bidinger. (2012). Konsep Diri Terhadap Luka Baka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14:paraId="68C6EF9F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ustafa, N. T., Ikliptikawati, D. K., &amp; Jamaluddin, A. W. (201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rbandingan Pemberian Madu Lokal Bunga Cengkeh ( Syzygium aromaticum ) dan Madu Impor Bunga Manuka ( Leptospermum scoparium ) Secara Topikal Terhadap Penyembuhan Luka Sayat Pada Mencit Putih ( Mus musculus 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06</w:t>
      </w:r>
      <w:r>
        <w:rPr>
          <w:rFonts w:ascii="Times New Roman" w:hAnsi="Times New Roman" w:cs="Times New Roman"/>
          <w:noProof/>
          <w:sz w:val="24"/>
          <w:szCs w:val="24"/>
        </w:rPr>
        <w:t>(02), 25–32.</w:t>
      </w:r>
    </w:p>
    <w:p w14:paraId="32E394FB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utia, S., Fauziah, Zairin, &amp; Thomy. (2018). Jurnal bioleuse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Bioleuse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2), 29–35.</w:t>
      </w:r>
    </w:p>
    <w:p w14:paraId="5FD74270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ingsih, A., Darwis, I., Graharti, R., Kedokteran, F., &amp; Lampung, U. (2019). Terapi Madu Pada Penderita Ulkus Diabetikum Honey Therapy In Diabetic Ulcus Patients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dul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>
        <w:rPr>
          <w:rFonts w:ascii="Times New Roman" w:hAnsi="Times New Roman" w:cs="Times New Roman"/>
          <w:noProof/>
          <w:sz w:val="24"/>
          <w:szCs w:val="24"/>
        </w:rPr>
        <w:t>(12), 192–197. http://juke.kedokteran.unila.ac.id/index.php/medula/article/view/2371</w:t>
      </w:r>
    </w:p>
    <w:p w14:paraId="601CBA0C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urazmi, A., Rijai, L., &amp; Rahmawati, D. (2016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otensi Madu Lebah Liar Dan Ternak Sebagai Obat Luka Bakar Secara in Viv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pril 2016</w:t>
      </w:r>
      <w:r>
        <w:rPr>
          <w:rFonts w:ascii="Times New Roman" w:hAnsi="Times New Roman" w:cs="Times New Roman"/>
          <w:noProof/>
          <w:sz w:val="24"/>
          <w:szCs w:val="24"/>
        </w:rPr>
        <w:t>, 9–14. https://doi.org/10.25026/mpc.v3i1.61</w:t>
      </w:r>
    </w:p>
    <w:p w14:paraId="491A45C3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urhidayah, I. (2020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FEKTIVITAS PENGGUNAAN MADU DALAM PROSES PENYEMBUHAN PADA LUKA BAKAR DERAJAT II : LITERATUR REVIEW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Effectiveness of the Use of Honey in the Healing Process of Second Degree Burns : Literature Review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XI</w:t>
      </w:r>
      <w:r>
        <w:rPr>
          <w:rFonts w:ascii="Times New Roman" w:hAnsi="Times New Roman" w:cs="Times New Roman"/>
          <w:noProof/>
          <w:sz w:val="24"/>
          <w:szCs w:val="24"/>
        </w:rPr>
        <w:t>(3), 6–11.</w:t>
      </w:r>
    </w:p>
    <w:p w14:paraId="0FF316CB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Oryan, A., Alemzadeh, E., &amp; Akbar, A. (201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aringan dan Sel Penerapan madu sebagai bahan pelindung dalam mempertahankan viabilitas sel induk adiposa dalam penyembuhan luka bakar : Kajian histologis , molekuler dan biokim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61</w:t>
      </w:r>
      <w:r>
        <w:rPr>
          <w:rFonts w:ascii="Times New Roman" w:hAnsi="Times New Roman" w:cs="Times New Roman"/>
          <w:noProof/>
          <w:sz w:val="24"/>
          <w:szCs w:val="24"/>
        </w:rPr>
        <w:t>(September), 89–97. https://doi.org/10.1016/j.tice.2019.09.007</w:t>
      </w:r>
    </w:p>
    <w:p w14:paraId="7BBE3220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erawatan, E., Bakar, L., Dua, D., Menggunakan, A., Dan, M., Zaitun, M., Punggung, P., &amp; Galur, T. (2013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fektivitas Perawatan Luka Bakar Derajat Dua Dalam Antara Menggunakan Madu Dan Minyak Zaitun Pada Punggung Tikus Galur Wistar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A95E14C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eter C 2014. (n.d.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otensi Madu dalam Pengobatan Luka dan Luka Bakar</w:t>
      </w:r>
      <w:r>
        <w:rPr>
          <w:rFonts w:ascii="Times New Roman" w:hAnsi="Times New Roman" w:cs="Times New Roman"/>
          <w:noProof/>
          <w:sz w:val="24"/>
          <w:szCs w:val="24"/>
        </w:rPr>
        <w:t>. 15–18.</w:t>
      </w:r>
    </w:p>
    <w:p w14:paraId="72F0FB32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tri, I. N. W. (2018). Perbandingan Efektivitas Silver Sulfadiazine dan Madu dalam Penyembuhan Luka Baka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ssence of Scientific Medical Journal</w:t>
      </w:r>
      <w:r>
        <w:rPr>
          <w:rFonts w:ascii="Times New Roman" w:hAnsi="Times New Roman" w:cs="Times New Roman"/>
          <w:noProof/>
          <w:sz w:val="24"/>
          <w:szCs w:val="24"/>
        </w:rPr>
        <w:t>, 15–18.</w:t>
      </w:r>
    </w:p>
    <w:p w14:paraId="21E19E28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achmwati, A. (2012). Poltekkes Kemenkes Yogyakarta | 9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t>(6), 9–33. http://eprints.poltekkesjogja.ac.id/1134/4/4. Chapter 2.pdf</w:t>
      </w:r>
    </w:p>
    <w:p w14:paraId="677D3B12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minkey, 2020. (2020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otensi Batang Pisang ( Musa Pardisiaca L . ) Dalam Penyembuhan Luka Bakar Pendahulu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>
        <w:rPr>
          <w:rFonts w:ascii="Times New Roman" w:hAnsi="Times New Roman" w:cs="Times New Roman"/>
          <w:noProof/>
          <w:sz w:val="24"/>
          <w:szCs w:val="24"/>
        </w:rPr>
        <w:t>(1), 334–340. https://doi.org/10.35816/jiskh.v10i2.283</w:t>
      </w:r>
    </w:p>
    <w:p w14:paraId="4A5019E0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ryani. (2016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ncegah plagiarism: ilmu dah seni melakukan literature review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DFD7545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ilopo,  siswanto agus. (2016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anduan menulis Artikel: Jurnal kedokteran dan kesehatan masyarakat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F88E288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41676F05" w14:textId="77777777" w:rsidR="00882AFD" w:rsidRDefault="00882AFD" w:rsidP="00882AF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</w:p>
    <w:p w14:paraId="381AF725" w14:textId="77777777" w:rsidR="00882AFD" w:rsidRDefault="00882AFD" w:rsidP="00882AF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</w:p>
    <w:p w14:paraId="7D882898" w14:textId="77777777" w:rsidR="00882AFD" w:rsidRDefault="00882AFD" w:rsidP="00882AF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</w:p>
    <w:p w14:paraId="6B8A4D78" w14:textId="77777777" w:rsidR="0086611B" w:rsidRDefault="0086611B"/>
    <w:sectPr w:rsidR="0086611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2AFD"/>
    <w:rsid w:val="000600A4"/>
    <w:rsid w:val="0086611B"/>
    <w:rsid w:val="00882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BD20520"/>
  <w15:chartTrackingRefBased/>
  <w15:docId w15:val="{92C2850A-C7B7-47A5-857A-1BCE49D0BA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82AFD"/>
    <w:pPr>
      <w:spacing w:line="256" w:lineRule="auto"/>
    </w:pPr>
    <w:rPr>
      <w:rFonts w:ascii="Symbol" w:eastAsia="Symbol" w:hAnsi="Symbol" w:cs="Calibri Light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882AFD"/>
    <w:pPr>
      <w:spacing w:after="0" w:line="360" w:lineRule="auto"/>
      <w:jc w:val="center"/>
      <w:outlineLvl w:val="0"/>
    </w:pPr>
    <w:rPr>
      <w:rFonts w:ascii="Times New Roman" w:eastAsia="Times New Roman" w:hAnsi="Times New Roman"/>
      <w:b/>
      <w:sz w:val="24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82AFD"/>
    <w:rPr>
      <w:rFonts w:ascii="Times New Roman" w:eastAsia="Times New Roman" w:hAnsi="Times New Roman" w:cs="Calibri Light"/>
      <w:b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045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61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87</Words>
  <Characters>3349</Characters>
  <Application>Microsoft Office Word</Application>
  <DocSecurity>0</DocSecurity>
  <Lines>27</Lines>
  <Paragraphs>7</Paragraphs>
  <ScaleCrop>false</ScaleCrop>
  <Company/>
  <LinksUpToDate>false</LinksUpToDate>
  <CharactersWithSpaces>39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ulfan Rahman</dc:creator>
  <cp:keywords/>
  <dc:description/>
  <cp:lastModifiedBy>Zulfan Rahman</cp:lastModifiedBy>
  <cp:revision>2</cp:revision>
  <dcterms:created xsi:type="dcterms:W3CDTF">2021-08-22T16:19:00Z</dcterms:created>
  <dcterms:modified xsi:type="dcterms:W3CDTF">2021-08-22T16:19:00Z</dcterms:modified>
</cp:coreProperties>
</file>